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08177B" w:rsidP="00550EF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8177B" w:rsidRDefault="00B5425E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Toxic Truth about Sugar</w:t>
      </w:r>
    </w:p>
    <w:p w:rsidR="0008177B" w:rsidRDefault="00B5425E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Writer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08177B" w:rsidRPr="0008177B" w:rsidRDefault="00B5425E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Name of the </w:t>
      </w:r>
      <w:r w:rsidR="00A4374D">
        <w:rPr>
          <w:rFonts w:ascii="Times New Roman" w:hAnsi="Times New Roman" w:cs="Times New Roman"/>
          <w:sz w:val="24"/>
          <w:szCs w:val="24"/>
        </w:rPr>
        <w:t>Institution</w:t>
      </w:r>
      <w:r>
        <w:rPr>
          <w:rFonts w:ascii="Times New Roman" w:hAnsi="Times New Roman" w:cs="Times New Roman"/>
          <w:sz w:val="24"/>
          <w:szCs w:val="24"/>
        </w:rPr>
        <w:t>]</w:t>
      </w: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106AF" w:rsidRDefault="00A106AF" w:rsidP="00550EFD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A106AF" w:rsidSect="00C74D28">
          <w:head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05125C" w:rsidRDefault="00B5425E" w:rsidP="0007504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Psychology of Exceptional Children </w:t>
      </w:r>
    </w:p>
    <w:p w:rsidR="0007504B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13363">
        <w:rPr>
          <w:rFonts w:ascii="Times New Roman" w:hAnsi="Times New Roman" w:cs="Times New Roman"/>
          <w:b/>
          <w:sz w:val="24"/>
          <w:szCs w:val="24"/>
        </w:rPr>
        <w:t>Disability</w:t>
      </w:r>
    </w:p>
    <w:p w:rsidR="00213363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Pr="00213363">
        <w:rPr>
          <w:rFonts w:ascii="Times New Roman" w:hAnsi="Times New Roman" w:cs="Times New Roman"/>
          <w:sz w:val="24"/>
          <w:szCs w:val="24"/>
        </w:rPr>
        <w:t xml:space="preserve">It </w:t>
      </w:r>
      <w:r>
        <w:rPr>
          <w:rFonts w:ascii="Times New Roman" w:hAnsi="Times New Roman" w:cs="Times New Roman"/>
          <w:sz w:val="24"/>
          <w:szCs w:val="24"/>
        </w:rPr>
        <w:t xml:space="preserve">is a physical and mental state that limits a person’s ability to move, sense and other daily activities. </w:t>
      </w:r>
    </w:p>
    <w:p w:rsidR="00213363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A0121">
        <w:rPr>
          <w:rFonts w:ascii="Times New Roman" w:hAnsi="Times New Roman" w:cs="Times New Roman"/>
          <w:b/>
          <w:sz w:val="24"/>
          <w:szCs w:val="24"/>
        </w:rPr>
        <w:t>Handicap</w:t>
      </w:r>
    </w:p>
    <w:p w:rsidR="00EA0121" w:rsidRDefault="00B5425E" w:rsidP="00647FC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EA0121">
        <w:rPr>
          <w:rFonts w:ascii="Times New Roman" w:hAnsi="Times New Roman" w:cs="Times New Roman"/>
          <w:sz w:val="24"/>
          <w:szCs w:val="24"/>
        </w:rPr>
        <w:t xml:space="preserve"> A handicapped person is someone who has l</w:t>
      </w:r>
      <w:r>
        <w:rPr>
          <w:rFonts w:ascii="Times New Roman" w:hAnsi="Times New Roman" w:cs="Times New Roman"/>
          <w:sz w:val="24"/>
          <w:szCs w:val="24"/>
        </w:rPr>
        <w:t xml:space="preserve">imited opportunities </w:t>
      </w:r>
      <w:r w:rsidR="00C252B0">
        <w:rPr>
          <w:rFonts w:ascii="Times New Roman" w:hAnsi="Times New Roman" w:cs="Times New Roman"/>
          <w:sz w:val="24"/>
          <w:szCs w:val="24"/>
        </w:rPr>
        <w:t>in terms of involvement in daily activities. It is a result of a disability.</w:t>
      </w:r>
    </w:p>
    <w:p w:rsidR="00C252B0" w:rsidRPr="00C252B0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252B0">
        <w:rPr>
          <w:rFonts w:ascii="Times New Roman" w:hAnsi="Times New Roman" w:cs="Times New Roman"/>
          <w:b/>
          <w:sz w:val="24"/>
          <w:szCs w:val="24"/>
        </w:rPr>
        <w:t>Exceptional</w:t>
      </w:r>
    </w:p>
    <w:p w:rsidR="00EA0121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Exceptional is someone or something that is high </w:t>
      </w:r>
      <w:r w:rsidR="0046667A">
        <w:rPr>
          <w:rFonts w:ascii="Times New Roman" w:hAnsi="Times New Roman" w:cs="Times New Roman"/>
          <w:sz w:val="24"/>
          <w:szCs w:val="24"/>
        </w:rPr>
        <w:t xml:space="preserve">above average or someone who needs extra help due to his mental or physical condition. </w:t>
      </w:r>
    </w:p>
    <w:p w:rsidR="0046667A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6667A">
        <w:rPr>
          <w:rFonts w:ascii="Times New Roman" w:hAnsi="Times New Roman" w:cs="Times New Roman"/>
          <w:b/>
          <w:sz w:val="24"/>
          <w:szCs w:val="24"/>
        </w:rPr>
        <w:t>Learning Disabilities</w:t>
      </w:r>
    </w:p>
    <w:p w:rsidR="0046667A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It is a condition </w:t>
      </w:r>
      <w:r w:rsidR="008D08B7">
        <w:rPr>
          <w:rFonts w:ascii="Times New Roman" w:hAnsi="Times New Roman" w:cs="Times New Roman"/>
          <w:sz w:val="24"/>
          <w:szCs w:val="24"/>
        </w:rPr>
        <w:t xml:space="preserve">that gives rise to learning difficulties specifically when they are not linked with physical problems. </w:t>
      </w:r>
    </w:p>
    <w:p w:rsidR="008D08B7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074DB">
        <w:rPr>
          <w:rFonts w:ascii="Times New Roman" w:hAnsi="Times New Roman" w:cs="Times New Roman"/>
          <w:b/>
          <w:sz w:val="24"/>
          <w:szCs w:val="24"/>
        </w:rPr>
        <w:t xml:space="preserve">Gifted </w:t>
      </w:r>
    </w:p>
    <w:p w:rsidR="004074DB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Gifted is someone who has some outstanding talent and natural ability. </w:t>
      </w:r>
    </w:p>
    <w:p w:rsidR="004074DB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074DB">
        <w:rPr>
          <w:rFonts w:ascii="Times New Roman" w:hAnsi="Times New Roman" w:cs="Times New Roman"/>
          <w:b/>
          <w:sz w:val="24"/>
          <w:szCs w:val="24"/>
        </w:rPr>
        <w:t>Sterilization</w:t>
      </w:r>
    </w:p>
    <w:p w:rsidR="004074DB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EC1B17">
        <w:rPr>
          <w:rFonts w:ascii="Times New Roman" w:hAnsi="Times New Roman" w:cs="Times New Roman"/>
          <w:sz w:val="24"/>
          <w:szCs w:val="24"/>
        </w:rPr>
        <w:t>Sterilization is a permanent method of birth control which is done by a healthcare provider in a controlled environment</w:t>
      </w:r>
      <w:r w:rsidR="00C873BA">
        <w:rPr>
          <w:rFonts w:ascii="Times New Roman" w:hAnsi="Times New Roman" w:cs="Times New Roman"/>
          <w:sz w:val="24"/>
          <w:szCs w:val="24"/>
        </w:rPr>
        <w:t xml:space="preserve"> </w:t>
      </w:r>
      <w:r w:rsidR="00C873BA">
        <w:rPr>
          <w:rFonts w:ascii="Times New Roman" w:hAnsi="Times New Roman" w:cs="Times New Roman"/>
          <w:sz w:val="24"/>
          <w:szCs w:val="24"/>
        </w:rPr>
        <w:fldChar w:fldCharType="begin"/>
      </w:r>
      <w:r w:rsidR="00C873B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h9b3zEE","properties":{"formattedCitation":"(\\uc0\\u8220{}Psychological long-term effects of sterilization on anxiety and depression. - PubMed - NCBI,\\uc0\\u8221{} n.d.)","plainCitation":"(“Psychological long-term effects of sterilization on anxiety and depression. - PubMed - NCBI,” n.d.)","noteIndex":0},"citationItems":[{"id":829,"uris":["http://zotero.org/users/local/4C6u8dIT/items/9MMLN23I"],"uri":["http://zotero.org/users/local/4C6u8dIT/items/9MMLN23I"],"itemData":{"id":829,"type":"webpage","title":"Psychological long-term effects of sterilization on anxiety and depression. - PubMed - NCBI","URL":"https://www.ncbi.nlm.nih.gov/pubmed/8968663","accessed":{"date-parts":[["2019",3,13]]}}}],"schema":"https://github.com/citation-style-language/schema/raw/master/csl-citation.json"} </w:instrText>
      </w:r>
      <w:r w:rsidR="00C873BA">
        <w:rPr>
          <w:rFonts w:ascii="Times New Roman" w:hAnsi="Times New Roman" w:cs="Times New Roman"/>
          <w:sz w:val="24"/>
          <w:szCs w:val="24"/>
        </w:rPr>
        <w:fldChar w:fldCharType="separate"/>
      </w:r>
      <w:r w:rsidR="00C873BA" w:rsidRPr="00C873BA">
        <w:rPr>
          <w:rFonts w:ascii="Times New Roman" w:hAnsi="Times New Roman" w:cs="Times New Roman"/>
          <w:sz w:val="24"/>
          <w:szCs w:val="24"/>
        </w:rPr>
        <w:t>(“Psychological long-term effects of sterilization on anxiety and depression. - PubMed - NCBI,” n.d.)</w:t>
      </w:r>
      <w:r w:rsidR="00C873BA">
        <w:rPr>
          <w:rFonts w:ascii="Times New Roman" w:hAnsi="Times New Roman" w:cs="Times New Roman"/>
          <w:sz w:val="24"/>
          <w:szCs w:val="24"/>
        </w:rPr>
        <w:fldChar w:fldCharType="end"/>
      </w:r>
      <w:r w:rsidR="00EC1B17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C1B17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76689">
        <w:rPr>
          <w:rFonts w:ascii="Times New Roman" w:hAnsi="Times New Roman" w:cs="Times New Roman"/>
          <w:b/>
          <w:sz w:val="24"/>
          <w:szCs w:val="24"/>
        </w:rPr>
        <w:t>Public Law 94</w:t>
      </w:r>
      <w:r w:rsidRPr="00676689">
        <w:rPr>
          <w:rFonts w:ascii="Times New Roman" w:hAnsi="Times New Roman" w:cs="Times New Roman"/>
          <w:b/>
          <w:sz w:val="24"/>
          <w:szCs w:val="24"/>
        </w:rPr>
        <w:t>-142</w:t>
      </w:r>
      <w:r>
        <w:rPr>
          <w:rFonts w:ascii="Times New Roman" w:hAnsi="Times New Roman" w:cs="Times New Roman"/>
          <w:b/>
          <w:sz w:val="24"/>
          <w:szCs w:val="24"/>
        </w:rPr>
        <w:br/>
      </w:r>
      <w:r>
        <w:rPr>
          <w:rFonts w:ascii="Times New Roman" w:hAnsi="Times New Roman" w:cs="Times New Roman"/>
          <w:b/>
          <w:sz w:val="24"/>
          <w:szCs w:val="24"/>
        </w:rPr>
        <w:tab/>
      </w:r>
      <w:r w:rsidR="001E0B02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t is a federal law which is formalized to </w:t>
      </w:r>
      <w:r w:rsidR="00526FA7">
        <w:rPr>
          <w:rFonts w:ascii="Times New Roman" w:hAnsi="Times New Roman" w:cs="Times New Roman"/>
          <w:sz w:val="24"/>
          <w:szCs w:val="24"/>
        </w:rPr>
        <w:t>guarantee all students with disabilities the right to proper and free education to ensure their security and meet their needs.</w:t>
      </w:r>
    </w:p>
    <w:p w:rsidR="00345C8E" w:rsidRDefault="00345C8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26FA7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526FA7">
        <w:rPr>
          <w:rFonts w:ascii="Times New Roman" w:hAnsi="Times New Roman" w:cs="Times New Roman"/>
          <w:b/>
          <w:sz w:val="24"/>
          <w:szCs w:val="24"/>
        </w:rPr>
        <w:lastRenderedPageBreak/>
        <w:t>ADA</w:t>
      </w:r>
    </w:p>
    <w:p w:rsidR="00526FA7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3749B">
        <w:rPr>
          <w:rFonts w:ascii="Times New Roman" w:hAnsi="Times New Roman" w:cs="Times New Roman"/>
          <w:sz w:val="24"/>
          <w:szCs w:val="24"/>
        </w:rPr>
        <w:tab/>
      </w:r>
      <w:r w:rsidR="0073749B" w:rsidRPr="0073749B">
        <w:rPr>
          <w:rFonts w:ascii="Times New Roman" w:hAnsi="Times New Roman" w:cs="Times New Roman"/>
          <w:sz w:val="24"/>
          <w:szCs w:val="24"/>
        </w:rPr>
        <w:t xml:space="preserve">The Americans with </w:t>
      </w:r>
      <w:r w:rsidR="0073749B">
        <w:rPr>
          <w:rFonts w:ascii="Times New Roman" w:hAnsi="Times New Roman" w:cs="Times New Roman"/>
          <w:sz w:val="24"/>
          <w:szCs w:val="24"/>
        </w:rPr>
        <w:t>Disability Act (ADA) is formed to prevent any discrimination</w:t>
      </w:r>
      <w:r w:rsidR="004D0337">
        <w:rPr>
          <w:rFonts w:ascii="Times New Roman" w:hAnsi="Times New Roman" w:cs="Times New Roman"/>
          <w:sz w:val="24"/>
          <w:szCs w:val="24"/>
        </w:rPr>
        <w:t xml:space="preserve"> and also to improve equal opportunities for disabled persons</w:t>
      </w:r>
      <w:r w:rsidR="00C656BF">
        <w:rPr>
          <w:rFonts w:ascii="Times New Roman" w:hAnsi="Times New Roman" w:cs="Times New Roman"/>
          <w:sz w:val="24"/>
          <w:szCs w:val="24"/>
        </w:rPr>
        <w:t xml:space="preserve"> </w:t>
      </w:r>
      <w:r w:rsidR="00C656BF">
        <w:rPr>
          <w:rFonts w:ascii="Times New Roman" w:hAnsi="Times New Roman" w:cs="Times New Roman"/>
          <w:sz w:val="24"/>
          <w:szCs w:val="24"/>
        </w:rPr>
        <w:fldChar w:fldCharType="begin"/>
      </w:r>
      <w:r w:rsidR="00C656B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GxHD9VV","properties":{"formattedCitation":"(\\uc0\\u8220{}The Americans With Disabilities Act and How It Affects Psychologists,\\uc0\\u8221{} n.d.)","plainCitation":"(“The Americans With Disabilities Act and How It Affects Psychologists,” n.d.)","noteIndex":0},"citationItems":[{"id":827,"uris":["http://zotero.org/users/local/4C6u8dIT/items/S7BPNZ43"],"uri":["http://zotero.org/users/local/4C6u8dIT/items/S7BPNZ43"],"itemData":{"id":827,"type":"webpage","title":"The Americans With Disabilities Act and How It Affects Psychologists","URL":"https://www.apa.org/pi/disability/resources/publications/ada","accessed":{"date-parts":[["2019",3,13]]}}}],"schema":"https://github.com/citation-style-language/schema/raw/master/csl-citation.json"} </w:instrText>
      </w:r>
      <w:r w:rsidR="00C656BF">
        <w:rPr>
          <w:rFonts w:ascii="Times New Roman" w:hAnsi="Times New Roman" w:cs="Times New Roman"/>
          <w:sz w:val="24"/>
          <w:szCs w:val="24"/>
        </w:rPr>
        <w:fldChar w:fldCharType="separate"/>
      </w:r>
      <w:r w:rsidR="00C656BF" w:rsidRPr="00C656BF">
        <w:rPr>
          <w:rFonts w:ascii="Times New Roman" w:hAnsi="Times New Roman" w:cs="Times New Roman"/>
          <w:sz w:val="24"/>
          <w:szCs w:val="24"/>
        </w:rPr>
        <w:t>(“The Americans With Disabilities Act and How It Affects Psychologists,” n.d.)</w:t>
      </w:r>
      <w:r w:rsidR="00C656BF">
        <w:rPr>
          <w:rFonts w:ascii="Times New Roman" w:hAnsi="Times New Roman" w:cs="Times New Roman"/>
          <w:sz w:val="24"/>
          <w:szCs w:val="24"/>
        </w:rPr>
        <w:fldChar w:fldCharType="end"/>
      </w:r>
      <w:r w:rsidR="004D0337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4D0337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DEA</w:t>
      </w:r>
    </w:p>
    <w:p w:rsidR="005D4326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2862BF">
        <w:rPr>
          <w:rFonts w:ascii="Times New Roman" w:hAnsi="Times New Roman" w:cs="Times New Roman"/>
          <w:sz w:val="24"/>
          <w:szCs w:val="24"/>
        </w:rPr>
        <w:t xml:space="preserve">with Disabilities Education </w:t>
      </w:r>
      <w:proofErr w:type="spellStart"/>
      <w:r w:rsidR="002862BF">
        <w:rPr>
          <w:rFonts w:ascii="Times New Roman" w:hAnsi="Times New Roman" w:cs="Times New Roman"/>
          <w:sz w:val="24"/>
          <w:szCs w:val="24"/>
        </w:rPr>
        <w:t>Act,</w:t>
      </w:r>
      <w:r w:rsidR="00514F31">
        <w:rPr>
          <w:rFonts w:ascii="Times New Roman" w:hAnsi="Times New Roman" w:cs="Times New Roman"/>
          <w:sz w:val="24"/>
          <w:szCs w:val="24"/>
        </w:rPr>
        <w:t>changes</w:t>
      </w:r>
      <w:proofErr w:type="spellEnd"/>
      <w:r w:rsidR="00514F31">
        <w:rPr>
          <w:rFonts w:ascii="Times New Roman" w:hAnsi="Times New Roman" w:cs="Times New Roman"/>
          <w:sz w:val="24"/>
          <w:szCs w:val="24"/>
        </w:rPr>
        <w:t xml:space="preserve"> the disabilities education law</w:t>
      </w:r>
      <w:r w:rsidR="002862BF">
        <w:rPr>
          <w:rFonts w:ascii="Times New Roman" w:hAnsi="Times New Roman" w:cs="Times New Roman"/>
          <w:sz w:val="24"/>
          <w:szCs w:val="24"/>
        </w:rPr>
        <w:t>,</w:t>
      </w:r>
      <w:r w:rsidR="00514F31">
        <w:rPr>
          <w:rFonts w:ascii="Times New Roman" w:hAnsi="Times New Roman" w:cs="Times New Roman"/>
          <w:sz w:val="24"/>
          <w:szCs w:val="24"/>
        </w:rPr>
        <w:t xml:space="preserve"> means that the psychologists need to learn and support various evaluations methods</w:t>
      </w:r>
      <w:r w:rsidR="00756962">
        <w:rPr>
          <w:rFonts w:ascii="Times New Roman" w:hAnsi="Times New Roman" w:cs="Times New Roman"/>
          <w:sz w:val="24"/>
          <w:szCs w:val="24"/>
        </w:rPr>
        <w:t xml:space="preserve"> </w:t>
      </w:r>
      <w:r w:rsidR="00756962">
        <w:rPr>
          <w:rFonts w:ascii="Times New Roman" w:hAnsi="Times New Roman" w:cs="Times New Roman"/>
          <w:sz w:val="24"/>
          <w:szCs w:val="24"/>
        </w:rPr>
        <w:fldChar w:fldCharType="begin"/>
      </w:r>
      <w:r w:rsidR="00756962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80U5B5aS","properties":{"formattedCitation":"(\\uc0\\u8220{}An alternative IDEA,\\uc0\\u8221{} n.d.)","plainCitation":"(“An alternative IDEA,” n.d.)","noteIndex":0},"citationItems":[{"id":823,"uris":["http://zotero.org/users/local/4C6u8dIT/items/PB8A4IJS"],"uri":["http://zotero.org/users/local/4C6u8dIT/items/PB8A4IJS"],"itemData":{"id":823,"type":"webpage","title":"An alternative IDEA","URL":"https://www.apa.org/monitor/apr05/idea","accessed":{"date-parts":[["2019",3,13]]}}}],"schema":"https://github.com/citation-style-language/schema/raw/master/csl-citation.json"} </w:instrText>
      </w:r>
      <w:r w:rsidR="00756962">
        <w:rPr>
          <w:rFonts w:ascii="Times New Roman" w:hAnsi="Times New Roman" w:cs="Times New Roman"/>
          <w:sz w:val="24"/>
          <w:szCs w:val="24"/>
        </w:rPr>
        <w:fldChar w:fldCharType="separate"/>
      </w:r>
      <w:r w:rsidR="00756962" w:rsidRPr="00756962">
        <w:rPr>
          <w:rFonts w:ascii="Times New Roman" w:hAnsi="Times New Roman" w:cs="Times New Roman"/>
          <w:sz w:val="24"/>
          <w:szCs w:val="24"/>
        </w:rPr>
        <w:t>(“An alternative IDEA,” n.d.)</w:t>
      </w:r>
      <w:r w:rsidR="00756962">
        <w:rPr>
          <w:rFonts w:ascii="Times New Roman" w:hAnsi="Times New Roman" w:cs="Times New Roman"/>
          <w:sz w:val="24"/>
          <w:szCs w:val="24"/>
        </w:rPr>
        <w:fldChar w:fldCharType="end"/>
      </w:r>
      <w:r w:rsidR="00514F31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14F31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514F31">
        <w:rPr>
          <w:rFonts w:ascii="Times New Roman" w:hAnsi="Times New Roman" w:cs="Times New Roman"/>
          <w:b/>
          <w:sz w:val="24"/>
          <w:szCs w:val="24"/>
        </w:rPr>
        <w:t>Nature Vs. Nurtur</w:t>
      </w:r>
      <w:r w:rsidRPr="00514F31">
        <w:rPr>
          <w:rFonts w:ascii="Times New Roman" w:hAnsi="Times New Roman" w:cs="Times New Roman"/>
          <w:b/>
          <w:sz w:val="24"/>
          <w:szCs w:val="24"/>
        </w:rPr>
        <w:t>e</w:t>
      </w:r>
    </w:p>
    <w:p w:rsidR="00AD3295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1D085C">
        <w:rPr>
          <w:rFonts w:ascii="Times New Roman" w:hAnsi="Times New Roman" w:cs="Times New Roman"/>
          <w:sz w:val="24"/>
          <w:szCs w:val="24"/>
        </w:rPr>
        <w:t xml:space="preserve">Nature is the genes and other hereditary factors that effects who we are ranging from our appearance to other personality characteristics while nurture </w:t>
      </w:r>
      <w:r>
        <w:rPr>
          <w:rFonts w:ascii="Times New Roman" w:hAnsi="Times New Roman" w:cs="Times New Roman"/>
          <w:sz w:val="24"/>
          <w:szCs w:val="24"/>
        </w:rPr>
        <w:t>refers to environmental factors like our childhood experiences and culture</w:t>
      </w:r>
      <w:r w:rsidR="008A44BA">
        <w:rPr>
          <w:rFonts w:ascii="Times New Roman" w:hAnsi="Times New Roman" w:cs="Times New Roman"/>
          <w:sz w:val="24"/>
          <w:szCs w:val="24"/>
        </w:rPr>
        <w:t xml:space="preserve"> </w:t>
      </w:r>
      <w:r w:rsidR="008A44BA">
        <w:rPr>
          <w:rFonts w:ascii="Times New Roman" w:hAnsi="Times New Roman" w:cs="Times New Roman"/>
          <w:sz w:val="24"/>
          <w:szCs w:val="24"/>
        </w:rPr>
        <w:fldChar w:fldCharType="begin"/>
      </w:r>
      <w:r w:rsidR="008A44B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i661CU0","properties":{"formattedCitation":"(\\uc0\\u8220{}Nature vs. Nurture: Do Genes or Environment Matter More?,\\uc0\\u8221{} n.d.)","plainCitation":"(“Nature vs. Nurture: Do Genes or Environment Matter More?,” n.d.)","noteIndex":0},"citationItems":[{"id":821,"uris":["http://zotero.org/users/local/4C6u8dIT/items/K2D44MVD"],"uri":["http://zotero.org/users/local/4C6u8dIT/items/K2D44MVD"],"itemData":{"id":821,"type":"webpage","title":"Nature vs. Nurture: Do Genes or Environment Matter More?","URL":"https://www.verywellmind.com/what-is-nature-versus-nurture-2795392","accessed":{"date-parts":[["2019",3,13]]}}}],"schema":"https://github.com/citation-style-language/schema/raw/master/csl-citation.json"} </w:instrText>
      </w:r>
      <w:r w:rsidR="008A44BA">
        <w:rPr>
          <w:rFonts w:ascii="Times New Roman" w:hAnsi="Times New Roman" w:cs="Times New Roman"/>
          <w:sz w:val="24"/>
          <w:szCs w:val="24"/>
        </w:rPr>
        <w:fldChar w:fldCharType="separate"/>
      </w:r>
      <w:r w:rsidR="008A44BA" w:rsidRPr="008A44BA">
        <w:rPr>
          <w:rFonts w:ascii="Times New Roman" w:hAnsi="Times New Roman" w:cs="Times New Roman"/>
          <w:sz w:val="24"/>
          <w:szCs w:val="24"/>
        </w:rPr>
        <w:t>("Nature vs. Nurture: Do Genes or Environment Matter More?" n.d.)</w:t>
      </w:r>
      <w:r w:rsidR="008A44B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14F31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14EDA">
        <w:rPr>
          <w:rFonts w:ascii="Times New Roman" w:hAnsi="Times New Roman" w:cs="Times New Roman"/>
          <w:b/>
          <w:sz w:val="24"/>
          <w:szCs w:val="24"/>
        </w:rPr>
        <w:t xml:space="preserve">Neurotic Disorders </w:t>
      </w:r>
    </w:p>
    <w:p w:rsidR="00F14EDA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A154A4">
        <w:rPr>
          <w:rFonts w:ascii="Times New Roman" w:hAnsi="Times New Roman" w:cs="Times New Roman"/>
          <w:b/>
          <w:sz w:val="24"/>
          <w:szCs w:val="24"/>
        </w:rPr>
        <w:t>I</w:t>
      </w:r>
      <w:r w:rsidR="00421048">
        <w:rPr>
          <w:rFonts w:ascii="Times New Roman" w:hAnsi="Times New Roman" w:cs="Times New Roman"/>
          <w:sz w:val="24"/>
          <w:szCs w:val="24"/>
        </w:rPr>
        <w:t>t is a class of mental diseases which also involves chronic distress</w:t>
      </w:r>
      <w:r w:rsidR="00692012">
        <w:rPr>
          <w:rFonts w:ascii="Times New Roman" w:hAnsi="Times New Roman" w:cs="Times New Roman"/>
          <w:sz w:val="24"/>
          <w:szCs w:val="24"/>
        </w:rPr>
        <w:t>; it includes anxiety, OCD and Trichotillomania.</w:t>
      </w:r>
    </w:p>
    <w:p w:rsidR="00692012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92012">
        <w:rPr>
          <w:rFonts w:ascii="Times New Roman" w:hAnsi="Times New Roman" w:cs="Times New Roman"/>
          <w:b/>
          <w:sz w:val="24"/>
          <w:szCs w:val="24"/>
        </w:rPr>
        <w:t xml:space="preserve">Psychotic Disorders </w:t>
      </w:r>
    </w:p>
    <w:p w:rsidR="00692012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92012">
        <w:rPr>
          <w:rFonts w:ascii="Times New Roman" w:hAnsi="Times New Roman" w:cs="Times New Roman"/>
          <w:sz w:val="24"/>
          <w:szCs w:val="24"/>
        </w:rPr>
        <w:tab/>
        <w:t>These</w:t>
      </w:r>
      <w:r>
        <w:rPr>
          <w:rFonts w:ascii="Times New Roman" w:hAnsi="Times New Roman" w:cs="Times New Roman"/>
          <w:sz w:val="24"/>
          <w:szCs w:val="24"/>
        </w:rPr>
        <w:t xml:space="preserve"> are </w:t>
      </w:r>
      <w:r w:rsidR="00256F06">
        <w:rPr>
          <w:rFonts w:ascii="Times New Roman" w:hAnsi="Times New Roman" w:cs="Times New Roman"/>
          <w:sz w:val="24"/>
          <w:szCs w:val="24"/>
        </w:rPr>
        <w:t>mental disorders which leads to irregular thinking and feeling. The individual loses connection with reality.</w:t>
      </w:r>
    </w:p>
    <w:p w:rsidR="003575B2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575B2">
        <w:rPr>
          <w:rFonts w:ascii="Times New Roman" w:hAnsi="Times New Roman" w:cs="Times New Roman"/>
          <w:b/>
          <w:sz w:val="24"/>
          <w:szCs w:val="24"/>
        </w:rPr>
        <w:t>Deviant</w:t>
      </w:r>
    </w:p>
    <w:p w:rsidR="003575B2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EE1CAF" w:rsidRPr="00EE1CAF">
        <w:rPr>
          <w:rFonts w:ascii="Times New Roman" w:hAnsi="Times New Roman" w:cs="Times New Roman"/>
          <w:sz w:val="24"/>
          <w:szCs w:val="24"/>
        </w:rPr>
        <w:t>Deviant</w:t>
      </w:r>
      <w:r w:rsidR="00EE1CAF">
        <w:rPr>
          <w:rFonts w:ascii="Times New Roman" w:hAnsi="Times New Roman" w:cs="Times New Roman"/>
          <w:sz w:val="24"/>
          <w:szCs w:val="24"/>
        </w:rPr>
        <w:t xml:space="preserve"> behavior is any behavior that is different from the set norms of society and therefore is unacceptable.  </w:t>
      </w:r>
    </w:p>
    <w:p w:rsidR="00345C8E" w:rsidRDefault="00345C8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E1CAF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Barrier-Free Facility</w:t>
      </w:r>
    </w:p>
    <w:p w:rsidR="00A31DE7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These are facilities that are designed for the disabled people in which alternatives are provided to the handicapped for examples provision of elevators to those who have a mobility problem. </w:t>
      </w:r>
    </w:p>
    <w:p w:rsidR="00B05CD7" w:rsidRDefault="00B5425E" w:rsidP="0007504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Xero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Exclusion Principals</w:t>
      </w:r>
    </w:p>
    <w:p w:rsidR="00EE1CAF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895376">
        <w:rPr>
          <w:rFonts w:ascii="Times New Roman" w:hAnsi="Times New Roman" w:cs="Times New Roman"/>
          <w:sz w:val="24"/>
          <w:szCs w:val="24"/>
        </w:rPr>
        <w:t>It is one of the seven principals of Supported Employment. Here the disabled people are accepted, and they are helped by providing them jobs and other services</w:t>
      </w:r>
      <w:r w:rsidR="008A44BA">
        <w:rPr>
          <w:rFonts w:ascii="Times New Roman" w:hAnsi="Times New Roman" w:cs="Times New Roman"/>
          <w:sz w:val="24"/>
          <w:szCs w:val="24"/>
        </w:rPr>
        <w:t xml:space="preserve"> </w:t>
      </w:r>
      <w:r w:rsidR="008A44BA" w:rsidRPr="008A44BA">
        <w:rPr>
          <w:rFonts w:ascii="Times New Roman" w:hAnsi="Times New Roman" w:cs="Times New Roman"/>
          <w:sz w:val="24"/>
          <w:szCs w:val="24"/>
        </w:rPr>
        <w:t xml:space="preserve">(“Zero-exclusion is the ultimate optimism; everyone who wants to work receives Supported Employment services,” </w:t>
      </w:r>
      <w:proofErr w:type="spellStart"/>
      <w:r w:rsidR="008A44BA" w:rsidRPr="008A44BA">
        <w:rPr>
          <w:rFonts w:ascii="Times New Roman" w:hAnsi="Times New Roman" w:cs="Times New Roman"/>
          <w:sz w:val="24"/>
          <w:szCs w:val="24"/>
        </w:rPr>
        <w:t>n.d.</w:t>
      </w:r>
      <w:proofErr w:type="spellEnd"/>
      <w:r w:rsidR="008A44BA" w:rsidRPr="008A44BA">
        <w:rPr>
          <w:rFonts w:ascii="Times New Roman" w:hAnsi="Times New Roman" w:cs="Times New Roman"/>
          <w:sz w:val="24"/>
          <w:szCs w:val="24"/>
        </w:rPr>
        <w:t>)</w:t>
      </w:r>
      <w:r w:rsidR="008A44BA">
        <w:rPr>
          <w:rFonts w:ascii="Times New Roman" w:hAnsi="Times New Roman" w:cs="Times New Roman"/>
          <w:sz w:val="24"/>
          <w:szCs w:val="24"/>
        </w:rPr>
        <w:t>.</w:t>
      </w:r>
    </w:p>
    <w:p w:rsidR="00C656BF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A154A4">
        <w:rPr>
          <w:rFonts w:ascii="Times New Roman" w:hAnsi="Times New Roman" w:cs="Times New Roman"/>
          <w:b/>
          <w:sz w:val="24"/>
          <w:szCs w:val="24"/>
        </w:rPr>
        <w:t>B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96589">
        <w:rPr>
          <w:rFonts w:ascii="Times New Roman" w:hAnsi="Times New Roman" w:cs="Times New Roman"/>
          <w:sz w:val="24"/>
          <w:szCs w:val="24"/>
        </w:rPr>
        <w:t xml:space="preserve">Since my childhood, I have seen the struggle of my cousin because of </w:t>
      </w:r>
      <w:r w:rsidR="000A1BB3">
        <w:rPr>
          <w:rFonts w:ascii="Times New Roman" w:hAnsi="Times New Roman" w:cs="Times New Roman"/>
          <w:sz w:val="24"/>
          <w:szCs w:val="24"/>
        </w:rPr>
        <w:t>her</w:t>
      </w:r>
      <w:r w:rsidR="00D96589">
        <w:rPr>
          <w:rFonts w:ascii="Times New Roman" w:hAnsi="Times New Roman" w:cs="Times New Roman"/>
          <w:sz w:val="24"/>
          <w:szCs w:val="24"/>
        </w:rPr>
        <w:t xml:space="preserve"> disability as she </w:t>
      </w:r>
      <w:proofErr w:type="spellStart"/>
      <w:r w:rsidR="00D96589">
        <w:rPr>
          <w:rFonts w:ascii="Times New Roman" w:hAnsi="Times New Roman" w:cs="Times New Roman"/>
          <w:sz w:val="24"/>
          <w:szCs w:val="24"/>
        </w:rPr>
        <w:t>can not</w:t>
      </w:r>
      <w:proofErr w:type="spellEnd"/>
      <w:r w:rsidR="00D96589">
        <w:rPr>
          <w:rFonts w:ascii="Times New Roman" w:hAnsi="Times New Roman" w:cs="Times New Roman"/>
          <w:sz w:val="24"/>
          <w:szCs w:val="24"/>
        </w:rPr>
        <w:t xml:space="preserve"> walk on her own and she uses a wheelchair to walk and do her daily tasks. At first, she used to have depression whenever </w:t>
      </w:r>
      <w:r w:rsidR="000A1BB3">
        <w:rPr>
          <w:rFonts w:ascii="Times New Roman" w:hAnsi="Times New Roman" w:cs="Times New Roman"/>
          <w:sz w:val="24"/>
          <w:szCs w:val="24"/>
        </w:rPr>
        <w:t>people questioned her abilities and her future</w:t>
      </w:r>
      <w:r w:rsidR="00D96589">
        <w:rPr>
          <w:rFonts w:ascii="Times New Roman" w:hAnsi="Times New Roman" w:cs="Times New Roman"/>
          <w:sz w:val="24"/>
          <w:szCs w:val="24"/>
        </w:rPr>
        <w:t xml:space="preserve"> and</w:t>
      </w:r>
      <w:r w:rsidR="000A1BB3">
        <w:rPr>
          <w:rFonts w:ascii="Times New Roman" w:hAnsi="Times New Roman" w:cs="Times New Roman"/>
          <w:sz w:val="24"/>
          <w:szCs w:val="24"/>
        </w:rPr>
        <w:t xml:space="preserve"> they used </w:t>
      </w:r>
      <w:proofErr w:type="gramStart"/>
      <w:r w:rsidR="000A1BB3">
        <w:rPr>
          <w:rFonts w:ascii="Times New Roman" w:hAnsi="Times New Roman" w:cs="Times New Roman"/>
          <w:sz w:val="24"/>
          <w:szCs w:val="24"/>
        </w:rPr>
        <w:t xml:space="preserve">to </w:t>
      </w:r>
      <w:r w:rsidR="00D96589">
        <w:rPr>
          <w:rFonts w:ascii="Times New Roman" w:hAnsi="Times New Roman" w:cs="Times New Roman"/>
          <w:sz w:val="24"/>
          <w:szCs w:val="24"/>
        </w:rPr>
        <w:t xml:space="preserve"> judge</w:t>
      </w:r>
      <w:proofErr w:type="gramEnd"/>
      <w:r w:rsidR="00D96589">
        <w:rPr>
          <w:rFonts w:ascii="Times New Roman" w:hAnsi="Times New Roman" w:cs="Times New Roman"/>
          <w:sz w:val="24"/>
          <w:szCs w:val="24"/>
        </w:rPr>
        <w:t xml:space="preserve"> her on the basis of her disability but with the passage of time and with the support of her family she is now able to ignore people's opinion about her. </w:t>
      </w:r>
      <w:r w:rsidR="007A6A7E">
        <w:rPr>
          <w:rFonts w:ascii="Times New Roman" w:hAnsi="Times New Roman" w:cs="Times New Roman"/>
          <w:sz w:val="24"/>
          <w:szCs w:val="24"/>
        </w:rPr>
        <w:t>Instead of focusing on her disability she started to explore other sides of h</w:t>
      </w:r>
      <w:r w:rsidR="00412094">
        <w:rPr>
          <w:rFonts w:ascii="Times New Roman" w:hAnsi="Times New Roman" w:cs="Times New Roman"/>
          <w:sz w:val="24"/>
          <w:szCs w:val="24"/>
        </w:rPr>
        <w:t>er personality</w:t>
      </w:r>
      <w:r w:rsidR="007A6A7E">
        <w:rPr>
          <w:rFonts w:ascii="Times New Roman" w:hAnsi="Times New Roman" w:cs="Times New Roman"/>
          <w:sz w:val="24"/>
          <w:szCs w:val="24"/>
        </w:rPr>
        <w:t xml:space="preserve"> especially her creative side that was painting.</w:t>
      </w:r>
      <w:r w:rsidR="006E4AFB">
        <w:rPr>
          <w:rFonts w:ascii="Times New Roman" w:hAnsi="Times New Roman" w:cs="Times New Roman"/>
          <w:sz w:val="24"/>
          <w:szCs w:val="24"/>
        </w:rPr>
        <w:t xml:space="preserve"> She used to lock herself in a room and paint. Over time she realized that she is not a disabled person but a differently able person and from that realization, there was no going back for her. Now she is not only a successful painter but also a motivational speaker. So instead of self-pity she decided to li</w:t>
      </w:r>
      <w:r w:rsidR="00412094">
        <w:rPr>
          <w:rFonts w:ascii="Times New Roman" w:hAnsi="Times New Roman" w:cs="Times New Roman"/>
          <w:sz w:val="24"/>
          <w:szCs w:val="24"/>
        </w:rPr>
        <w:t>ve with the disability with di</w:t>
      </w:r>
      <w:r w:rsidR="006E4AFB">
        <w:rPr>
          <w:rFonts w:ascii="Times New Roman" w:hAnsi="Times New Roman" w:cs="Times New Roman"/>
          <w:sz w:val="24"/>
          <w:szCs w:val="24"/>
        </w:rPr>
        <w:t>gnity and set an example for the rest of differently abled people.</w:t>
      </w:r>
      <w:bookmarkStart w:id="0" w:name="_GoBack"/>
      <w:bookmarkEnd w:id="0"/>
    </w:p>
    <w:p w:rsidR="00756962" w:rsidRDefault="00756962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56962" w:rsidRDefault="00756962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873BA" w:rsidRDefault="00C873BA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56962" w:rsidRPr="00C873BA" w:rsidRDefault="00B5425E" w:rsidP="00C873BA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873BA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ferences </w:t>
      </w:r>
    </w:p>
    <w:p w:rsidR="00C873BA" w:rsidRPr="00C873BA" w:rsidRDefault="00B5425E" w:rsidP="00C873BA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 w:rsidR="00756962">
        <w:instrText xml:space="preserve"> ADDIN ZOTERO_BIBL {"uncited":[],"omitted":[],"custom":[]} CSL_BIBLIOGRAPHY </w:instrText>
      </w:r>
      <w:r>
        <w:fldChar w:fldCharType="separate"/>
      </w:r>
      <w:r w:rsidRPr="00C873BA">
        <w:rPr>
          <w:rFonts w:ascii="Times New Roman" w:hAnsi="Times New Roman" w:cs="Times New Roman"/>
          <w:sz w:val="24"/>
        </w:rPr>
        <w:t>An alternative IDEA. (n.d.). Retrieved March 13, 2019, from https://www.apa.org/monitor/apr05/idea</w:t>
      </w:r>
    </w:p>
    <w:p w:rsidR="00C873BA" w:rsidRPr="00C873BA" w:rsidRDefault="00B5425E" w:rsidP="00C873BA">
      <w:pPr>
        <w:pStyle w:val="Bibliography"/>
        <w:rPr>
          <w:rFonts w:ascii="Times New Roman" w:hAnsi="Times New Roman" w:cs="Times New Roman"/>
          <w:sz w:val="24"/>
        </w:rPr>
      </w:pPr>
      <w:r w:rsidRPr="00C873BA">
        <w:rPr>
          <w:rFonts w:ascii="Times New Roman" w:hAnsi="Times New Roman" w:cs="Times New Roman"/>
          <w:sz w:val="24"/>
        </w:rPr>
        <w:t xml:space="preserve">Nature vs. Nurture: Do Genes or Environment Matter More? (n.d.). Retrieved March </w:t>
      </w:r>
      <w:r w:rsidRPr="00C873BA">
        <w:rPr>
          <w:rFonts w:ascii="Times New Roman" w:hAnsi="Times New Roman" w:cs="Times New Roman"/>
          <w:sz w:val="24"/>
        </w:rPr>
        <w:t>13, 2019, from https://www.verywellmind.com/what-is-nature-versus-nurture-2795392</w:t>
      </w:r>
    </w:p>
    <w:p w:rsidR="00C873BA" w:rsidRPr="00C873BA" w:rsidRDefault="00B5425E" w:rsidP="00C873BA">
      <w:pPr>
        <w:pStyle w:val="Bibliography"/>
        <w:rPr>
          <w:rFonts w:ascii="Times New Roman" w:hAnsi="Times New Roman" w:cs="Times New Roman"/>
          <w:sz w:val="24"/>
        </w:rPr>
      </w:pPr>
      <w:r w:rsidRPr="00C873BA">
        <w:rPr>
          <w:rFonts w:ascii="Times New Roman" w:hAnsi="Times New Roman" w:cs="Times New Roman"/>
          <w:sz w:val="24"/>
        </w:rPr>
        <w:t>Psychological long-term effects of sterilization on anxiety and depression. - PubMed - NCBI. (n.d.). Retrieved March 13, 2019, from https://www.ncbi.nlm.nih.gov/pubmed/896866</w:t>
      </w:r>
      <w:r w:rsidRPr="00C873BA">
        <w:rPr>
          <w:rFonts w:ascii="Times New Roman" w:hAnsi="Times New Roman" w:cs="Times New Roman"/>
          <w:sz w:val="24"/>
        </w:rPr>
        <w:t>3</w:t>
      </w:r>
    </w:p>
    <w:p w:rsidR="00C873BA" w:rsidRPr="00C873BA" w:rsidRDefault="00B5425E" w:rsidP="00C873BA">
      <w:pPr>
        <w:pStyle w:val="Bibliography"/>
        <w:rPr>
          <w:rFonts w:ascii="Times New Roman" w:hAnsi="Times New Roman" w:cs="Times New Roman"/>
          <w:sz w:val="24"/>
        </w:rPr>
      </w:pPr>
      <w:r w:rsidRPr="00C873BA">
        <w:rPr>
          <w:rFonts w:ascii="Times New Roman" w:hAnsi="Times New Roman" w:cs="Times New Roman"/>
          <w:sz w:val="24"/>
        </w:rPr>
        <w:t>The Americans With Disabilities Act and How It Affects Psychologists. (n.d.). Retrieved March 13, 2019, from https://www.apa.org/pi/disability/resources/publications/ada</w:t>
      </w:r>
    </w:p>
    <w:p w:rsidR="00A31DE7" w:rsidRPr="00EE1CAF" w:rsidRDefault="00B5425E" w:rsidP="0007504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31DE7" w:rsidRPr="00EE1CAF" w:rsidSect="00C74D28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5425E" w:rsidRDefault="00B5425E">
      <w:pPr>
        <w:spacing w:after="0" w:line="240" w:lineRule="auto"/>
      </w:pPr>
      <w:r>
        <w:separator/>
      </w:r>
    </w:p>
  </w:endnote>
  <w:endnote w:type="continuationSeparator" w:id="0">
    <w:p w:rsidR="00B5425E" w:rsidRDefault="00B5425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5425E" w:rsidRDefault="00B5425E">
      <w:pPr>
        <w:spacing w:after="0" w:line="240" w:lineRule="auto"/>
      </w:pPr>
      <w:r>
        <w:separator/>
      </w:r>
    </w:p>
  </w:footnote>
  <w:footnote w:type="continuationSeparator" w:id="0">
    <w:p w:rsidR="00B5425E" w:rsidRDefault="00B5425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106AF" w:rsidRPr="001A02CC" w:rsidRDefault="00B5425E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 xml:space="preserve">Running Head: </w:t>
    </w:r>
    <w:r w:rsidR="00823513">
      <w:rPr>
        <w:rFonts w:ascii="Times New Roman" w:hAnsi="Times New Roman" w:cs="Times New Roman"/>
        <w:sz w:val="24"/>
        <w:szCs w:val="24"/>
      </w:rPr>
      <w:t xml:space="preserve">PSYCHOLOGY OF EXCEPTIONAL CHILDREN 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345C8E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23513" w:rsidRDefault="00B5425E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PSYCHOLOGY OF EXCEPTIONAL CHILDREN</w:t>
    </w:r>
  </w:p>
  <w:p w:rsidR="00A106AF" w:rsidRPr="001A02CC" w:rsidRDefault="00B5425E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412094">
      <w:rPr>
        <w:rFonts w:ascii="Times New Roman" w:hAnsi="Times New Roman" w:cs="Times New Roman"/>
        <w:noProof/>
        <w:sz w:val="24"/>
        <w:szCs w:val="24"/>
      </w:rPr>
      <w:t>5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7B"/>
    <w:rsid w:val="0000544F"/>
    <w:rsid w:val="00024ABE"/>
    <w:rsid w:val="0005125C"/>
    <w:rsid w:val="00052048"/>
    <w:rsid w:val="0007504B"/>
    <w:rsid w:val="0008177B"/>
    <w:rsid w:val="000A1BB3"/>
    <w:rsid w:val="000A7A98"/>
    <w:rsid w:val="000D3173"/>
    <w:rsid w:val="00130A33"/>
    <w:rsid w:val="00141074"/>
    <w:rsid w:val="001838A0"/>
    <w:rsid w:val="00187C02"/>
    <w:rsid w:val="001A02CC"/>
    <w:rsid w:val="001D085C"/>
    <w:rsid w:val="001E0B02"/>
    <w:rsid w:val="001F3398"/>
    <w:rsid w:val="00213363"/>
    <w:rsid w:val="00256F06"/>
    <w:rsid w:val="00267551"/>
    <w:rsid w:val="00267851"/>
    <w:rsid w:val="002777E7"/>
    <w:rsid w:val="002862BF"/>
    <w:rsid w:val="002D4968"/>
    <w:rsid w:val="003248E8"/>
    <w:rsid w:val="0034125C"/>
    <w:rsid w:val="00345C8E"/>
    <w:rsid w:val="003575B2"/>
    <w:rsid w:val="00364523"/>
    <w:rsid w:val="003C0443"/>
    <w:rsid w:val="003E45E6"/>
    <w:rsid w:val="004074DB"/>
    <w:rsid w:val="00412094"/>
    <w:rsid w:val="00421048"/>
    <w:rsid w:val="0046667A"/>
    <w:rsid w:val="00471063"/>
    <w:rsid w:val="004A07E8"/>
    <w:rsid w:val="004D0337"/>
    <w:rsid w:val="004D6074"/>
    <w:rsid w:val="00514F31"/>
    <w:rsid w:val="00526FA7"/>
    <w:rsid w:val="005447C7"/>
    <w:rsid w:val="00550EFD"/>
    <w:rsid w:val="005C20F1"/>
    <w:rsid w:val="005D4326"/>
    <w:rsid w:val="00647FCB"/>
    <w:rsid w:val="00676689"/>
    <w:rsid w:val="00692012"/>
    <w:rsid w:val="006D0DA1"/>
    <w:rsid w:val="006E4AFB"/>
    <w:rsid w:val="0073749B"/>
    <w:rsid w:val="00737860"/>
    <w:rsid w:val="00756962"/>
    <w:rsid w:val="007A6A7E"/>
    <w:rsid w:val="00823513"/>
    <w:rsid w:val="00847777"/>
    <w:rsid w:val="0085686C"/>
    <w:rsid w:val="00877CA7"/>
    <w:rsid w:val="00885524"/>
    <w:rsid w:val="008902F4"/>
    <w:rsid w:val="00895376"/>
    <w:rsid w:val="008A44BA"/>
    <w:rsid w:val="008D08B7"/>
    <w:rsid w:val="00924C29"/>
    <w:rsid w:val="00995BA1"/>
    <w:rsid w:val="009D7971"/>
    <w:rsid w:val="00A106AF"/>
    <w:rsid w:val="00A154A4"/>
    <w:rsid w:val="00A31DE7"/>
    <w:rsid w:val="00A4374D"/>
    <w:rsid w:val="00A818C3"/>
    <w:rsid w:val="00A83BE8"/>
    <w:rsid w:val="00AD3295"/>
    <w:rsid w:val="00AD3F22"/>
    <w:rsid w:val="00B05CD7"/>
    <w:rsid w:val="00B405F9"/>
    <w:rsid w:val="00B5425E"/>
    <w:rsid w:val="00B73412"/>
    <w:rsid w:val="00C252B0"/>
    <w:rsid w:val="00C31C1E"/>
    <w:rsid w:val="00C5356B"/>
    <w:rsid w:val="00C656BF"/>
    <w:rsid w:val="00C74D28"/>
    <w:rsid w:val="00C75C92"/>
    <w:rsid w:val="00C873BA"/>
    <w:rsid w:val="00CA2688"/>
    <w:rsid w:val="00CC502C"/>
    <w:rsid w:val="00CD513B"/>
    <w:rsid w:val="00CF0A51"/>
    <w:rsid w:val="00D07261"/>
    <w:rsid w:val="00D5076D"/>
    <w:rsid w:val="00D53734"/>
    <w:rsid w:val="00D95087"/>
    <w:rsid w:val="00D96589"/>
    <w:rsid w:val="00DC2B41"/>
    <w:rsid w:val="00DC42AE"/>
    <w:rsid w:val="00DF27C4"/>
    <w:rsid w:val="00E4460C"/>
    <w:rsid w:val="00E71F32"/>
    <w:rsid w:val="00E8722A"/>
    <w:rsid w:val="00EA0121"/>
    <w:rsid w:val="00EC1B17"/>
    <w:rsid w:val="00EE1CAF"/>
    <w:rsid w:val="00EF1641"/>
    <w:rsid w:val="00EF372D"/>
    <w:rsid w:val="00F14EDA"/>
    <w:rsid w:val="00F94B9F"/>
    <w:rsid w:val="00FE1B1D"/>
    <w:rsid w:val="00FF25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679CCC"/>
  <w15:docId w15:val="{CAFD431C-2440-4EE6-B7AF-6BC5EADE69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Bibliography">
    <w:name w:val="Bibliography"/>
    <w:basedOn w:val="Normal"/>
    <w:next w:val="Normal"/>
    <w:uiPriority w:val="37"/>
    <w:unhideWhenUsed/>
    <w:rsid w:val="008A44B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142BCF-D9A1-46A4-A156-4C129674D1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5</Pages>
  <Words>1131</Words>
  <Characters>6448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7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Morning</cp:lastModifiedBy>
  <cp:revision>3</cp:revision>
  <dcterms:created xsi:type="dcterms:W3CDTF">2019-03-13T07:23:00Z</dcterms:created>
  <dcterms:modified xsi:type="dcterms:W3CDTF">2019-03-13T0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O0DwZL4t"/&gt;&lt;style id="http://www.zotero.org/styles/apa" locale="en-US" hasBibliography="1" bibliographyStyleHasBeenSet="1"/&gt;&lt;prefs&gt;&lt;pref name="fieldType" value="Field"/&gt;&lt;/prefs&gt;&lt;/data&gt;</vt:lpwstr>
  </property>
</Properties>
</file>